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E81978" w:rsidRDefault="007950C5">
      <w:pPr>
        <w:pStyle w:val="Title"/>
      </w:pPr>
      <w:r>
        <w:t>Clinical Case Study</w:t>
      </w:r>
    </w:p>
    <w:sdt>
      <w:sdtPr>
        <w:alias w:val="Author Name(s), First M. Last, Omit Titles and Degrees:"/>
        <w:tag w:val="Author Name(s), First M. Last, Omit Titles and Degrees:"/>
        <w:id w:val="-1736158886"/>
        <w:placeholder>
          <w:docPart w:val="6B7BC14876AE445C96B841FF3D9165E6"/>
        </w:placeholder>
        <w:temporary/>
        <w:showingPlcHdr/>
        <w15:appearance w15:val="hidden"/>
        <w:text/>
      </w:sdtPr>
      <w:sdtEndPr/>
      <w:sdtContent>
        <w:p w:rsidR="00B823AA" w:rsidRDefault="00B823AA" w:rsidP="00B823AA">
          <w:pPr>
            <w:pStyle w:val="Title2"/>
          </w:pPr>
          <w:r>
            <w:t>[Author Name(s), First M. Last, Omit Titles and Degrees]</w:t>
          </w:r>
        </w:p>
      </w:sdtContent>
    </w:sdt>
    <w:p w:rsidR="00E81978" w:rsidRDefault="00702FC6" w:rsidP="00B823AA">
      <w:pPr>
        <w:pStyle w:val="Title2"/>
      </w:pPr>
      <w:sdt>
        <w:sdtPr>
          <w:alias w:val="Institutional Affiliation(s):"/>
          <w:tag w:val="Institutional Affiliation(s):"/>
          <w:id w:val="-1771543088"/>
          <w:placeholder>
            <w:docPart w:val="C57E91D267CF44D39A55D89B147AE76D"/>
          </w:placeholder>
          <w:temporary/>
          <w:showingPlcHdr/>
          <w15:appearance w15:val="hidden"/>
          <w:text/>
        </w:sdtPr>
        <w:sdtEndPr/>
        <w:sdtContent>
          <w:r w:rsidR="005D3A03">
            <w:t>[Institutional Affiliation(s)]</w:t>
          </w:r>
        </w:sdtContent>
      </w:sdt>
    </w:p>
    <w:sdt>
      <w:sdtPr>
        <w:alias w:val="Author Note:"/>
        <w:tag w:val="Author Note:"/>
        <w:id w:val="266668659"/>
        <w:placeholder>
          <w:docPart w:val="ADFEBB1CABB9456CA7D917C9ED2AAF05"/>
        </w:placeholder>
        <w:temporary/>
        <w:showingPlcHdr/>
        <w15:appearance w15:val="hidden"/>
      </w:sdtPr>
      <w:sdtEndPr/>
      <w:sdtContent>
        <w:p w:rsidR="00E81978" w:rsidRDefault="005D3A03">
          <w:pPr>
            <w:pStyle w:val="Title"/>
          </w:pPr>
          <w:r>
            <w:t>Author Note</w:t>
          </w:r>
        </w:p>
      </w:sdtContent>
    </w:sdt>
    <w:p w:rsidR="00E81978" w:rsidRDefault="00E81978" w:rsidP="00B823AA">
      <w:pPr>
        <w:pStyle w:val="Title2"/>
      </w:pPr>
    </w:p>
    <w:p w:rsidR="00E81978" w:rsidRDefault="00E81978"/>
    <w:p w:rsidR="002F170D" w:rsidRDefault="007950C5" w:rsidP="002F170D">
      <w:pPr>
        <w:pStyle w:val="SectionTitle"/>
      </w:pPr>
      <w:r>
        <w:lastRenderedPageBreak/>
        <w:t>Clinical Case Study</w:t>
      </w:r>
    </w:p>
    <w:p w:rsidR="002F170D" w:rsidRDefault="00667181" w:rsidP="00667181">
      <w:pPr>
        <w:pStyle w:val="Heading1"/>
      </w:pPr>
      <w:r>
        <w:t>Description</w:t>
      </w:r>
    </w:p>
    <w:p w:rsidR="00667181" w:rsidRDefault="00667181" w:rsidP="009136B0">
      <w:pPr>
        <w:pStyle w:val="Heading2"/>
      </w:pPr>
      <w:r w:rsidRPr="00667181">
        <w:t>Methods</w:t>
      </w:r>
      <w:r w:rsidR="009136B0">
        <w:t xml:space="preserve"> and Strategies</w:t>
      </w:r>
    </w:p>
    <w:p w:rsidR="00971062" w:rsidRDefault="00283BE7" w:rsidP="00971062">
      <w:r>
        <w:t>Case studies, naturalistic observation, surveys, laboratory observations and many more are all examples of correlational or descriptive research methods. These methods can describe events, behaviors</w:t>
      </w:r>
      <w:r w:rsidR="007B7182">
        <w:t>,</w:t>
      </w:r>
      <w:r>
        <w:t xml:space="preserve"> </w:t>
      </w:r>
      <w:r w:rsidRPr="007B7182">
        <w:rPr>
          <w:noProof/>
        </w:rPr>
        <w:t>and</w:t>
      </w:r>
      <w:r>
        <w:t xml:space="preserve"> experiences</w:t>
      </w:r>
      <w:r w:rsidR="00A92CD7">
        <w:t xml:space="preserve"> relating to an event and forges and contemplates existing links between them</w:t>
      </w:r>
      <w:r w:rsidR="003E76AB">
        <w:t xml:space="preserve"> </w:t>
      </w:r>
      <w:r w:rsidR="00B35ECF">
        <w:fldChar w:fldCharType="begin"/>
      </w:r>
      <w:r w:rsidR="00B35ECF">
        <w:instrText xml:space="preserve"> ADDIN ZOTERO_ITEM CSL_CITATION {"citationID":"cAYwnCFI","properties":{"formattedCitation":"(Hooley, Neale, &amp; Davison, 1989)","plainCitation":"(Hooley, Neale, &amp; Davison, 1989)","noteIndex":0},"citationItems":[{"id":280,"uris":["http://zotero.org/users/local/5VyEEXyp/items/WXF5JWHE"],"uri":["http://zotero.org/users/local/5VyEEXyp/items/WXF5JWHE"],"itemData":{"id":280,"type":"book","title":"Readings in abnormal psychology","publisher":"John Wiley &amp; Sons","ISBN":"0-471-63107-8","author":[{"family":"Hooley","given":"Jill M."},{"family":"Neale","given":"John M."},{"family":"Davison","given":"Gerald C."}],"issued":{"date-parts":[["1989"]]}}}],"schema":"https://github.com/citation-style-language/schema/raw/master/csl-citation.json"} </w:instrText>
      </w:r>
      <w:r w:rsidR="00B35ECF">
        <w:fldChar w:fldCharType="separate"/>
      </w:r>
      <w:r w:rsidR="00B35ECF" w:rsidRPr="00B35ECF">
        <w:rPr>
          <w:rFonts w:ascii="Times New Roman" w:hAnsi="Times New Roman" w:cs="Times New Roman"/>
        </w:rPr>
        <w:t>(Hooley, Neale, &amp; Davison, 1989)</w:t>
      </w:r>
      <w:r w:rsidR="00B35ECF">
        <w:fldChar w:fldCharType="end"/>
      </w:r>
      <w:r w:rsidR="00A92CD7">
        <w:t>.</w:t>
      </w:r>
    </w:p>
    <w:p w:rsidR="008927D4" w:rsidRDefault="008927D4" w:rsidP="008927D4">
      <w:proofErr w:type="gramStart"/>
      <w:r>
        <w:t>For the purpose of</w:t>
      </w:r>
      <w:proofErr w:type="gramEnd"/>
      <w:r>
        <w:t xml:space="preserve"> this study, the patient will be subjected to;</w:t>
      </w:r>
    </w:p>
    <w:p w:rsidR="008927D4" w:rsidRDefault="008927D4" w:rsidP="008927D4">
      <w:pPr>
        <w:pStyle w:val="ListParagraph"/>
        <w:numPr>
          <w:ilvl w:val="0"/>
          <w:numId w:val="16"/>
        </w:numPr>
      </w:pPr>
      <w:r>
        <w:t>Study of patient history</w:t>
      </w:r>
    </w:p>
    <w:p w:rsidR="008927D4" w:rsidRDefault="00943918" w:rsidP="008927D4">
      <w:pPr>
        <w:pStyle w:val="ListParagraph"/>
        <w:numPr>
          <w:ilvl w:val="0"/>
          <w:numId w:val="16"/>
        </w:numPr>
      </w:pPr>
      <w:r>
        <w:t>Observation of her behavior</w:t>
      </w:r>
    </w:p>
    <w:p w:rsidR="004F7738" w:rsidRPr="00971062" w:rsidRDefault="00943918" w:rsidP="00943918">
      <w:pPr>
        <w:pStyle w:val="ListParagraph"/>
        <w:numPr>
          <w:ilvl w:val="0"/>
          <w:numId w:val="16"/>
        </w:numPr>
      </w:pPr>
      <w:r>
        <w:t>HFD i.e. Human Figure Drawing</w:t>
      </w:r>
      <w:r>
        <w:t>, a personality assessment</w:t>
      </w:r>
    </w:p>
    <w:p w:rsidR="00667181" w:rsidRDefault="00667181" w:rsidP="009136B0">
      <w:pPr>
        <w:pStyle w:val="Heading2"/>
      </w:pPr>
      <w:r w:rsidRPr="00667181">
        <w:t>Diagnosis</w:t>
      </w:r>
    </w:p>
    <w:p w:rsidR="00A92CD7" w:rsidRDefault="00A92CD7" w:rsidP="00A92CD7">
      <w:r>
        <w:t xml:space="preserve">An inference </w:t>
      </w:r>
      <w:r w:rsidR="002C105A">
        <w:t xml:space="preserve">of the patient’s behavior and self-assessment in called a diagnosis. It </w:t>
      </w:r>
      <w:r w:rsidR="00D623B5">
        <w:t>does not have an observable organic base and refers to a set of symptoms and mental-emotional functioning of a patient</w:t>
      </w:r>
      <w:r w:rsidR="00DD22EB">
        <w:t xml:space="preserve"> </w:t>
      </w:r>
      <w:r w:rsidR="00DD22EB">
        <w:fldChar w:fldCharType="begin"/>
      </w:r>
      <w:r w:rsidR="007B7182">
        <w:instrText xml:space="preserve"> ADDIN ZOTERO_ITEM CSL_CITATION {"citationID":"JZvXCsp9","properties":{"formattedCitation":"(Hooley et al., 1989)","plainCitation":"(Hooley et al., 1989)","noteIndex":0},"citationItems":[{"id":280,"uris":["http://zotero.org/users/local/5VyEEXyp/items/WXF5JWHE"],"uri":["http://zotero.org/users/local/5VyEEXyp/items/WXF5JWHE"],"itemData":{"id":280,"type":"book","title":"Readings in abnormal psychology","publisher":"John Wiley &amp; Sons","ISBN":"0-471-63107-8","author":[{"family":"Hooley","given":"Jill M."},{"family":"Neale","given":"John M."},{"family":"Davison","given":"Gerald C."}],"issued":{"date-parts":[["1989"]]}}}],"schema":"https://github.com/citation-style-language/schema/raw/master/csl-citation.json"} </w:instrText>
      </w:r>
      <w:r w:rsidR="00DD22EB">
        <w:fldChar w:fldCharType="separate"/>
      </w:r>
      <w:r w:rsidR="007B7182" w:rsidRPr="007B7182">
        <w:rPr>
          <w:rFonts w:ascii="Times New Roman" w:hAnsi="Times New Roman" w:cs="Times New Roman"/>
        </w:rPr>
        <w:t>(Hooley et al., 1989)</w:t>
      </w:r>
      <w:r w:rsidR="00DD22EB">
        <w:fldChar w:fldCharType="end"/>
      </w:r>
      <w:r w:rsidR="00D623B5">
        <w:t>.</w:t>
      </w:r>
    </w:p>
    <w:p w:rsidR="00574610" w:rsidRDefault="008570F3" w:rsidP="002861B3">
      <w:r w:rsidRPr="008570F3">
        <w:rPr>
          <w:b/>
        </w:rPr>
        <w:t xml:space="preserve">For the given case: </w:t>
      </w:r>
      <w:r w:rsidR="00551638">
        <w:t>Histrionic Personality Disorder</w:t>
      </w:r>
      <w:r w:rsidR="00551638">
        <w:t xml:space="preserve">. </w:t>
      </w:r>
      <w:r w:rsidR="002861B3">
        <w:t>Differential diagnosis with the com</w:t>
      </w:r>
      <w:r w:rsidR="009F6FE4">
        <w:t>or</w:t>
      </w:r>
      <w:r w:rsidR="002861B3">
        <w:t>b</w:t>
      </w:r>
      <w:r w:rsidR="009F6FE4">
        <w:t>i</w:t>
      </w:r>
      <w:r w:rsidR="002861B3">
        <w:t>dity of borderline personality disorder, bipolar disorder, and moderate depression.</w:t>
      </w:r>
    </w:p>
    <w:p w:rsidR="00667181" w:rsidRDefault="00667181" w:rsidP="009136B0">
      <w:pPr>
        <w:pStyle w:val="Heading2"/>
      </w:pPr>
      <w:r w:rsidRPr="00667181">
        <w:t>Case Formulation</w:t>
      </w:r>
    </w:p>
    <w:p w:rsidR="00D623B5" w:rsidRDefault="00D623B5" w:rsidP="00D623B5">
      <w:r>
        <w:t xml:space="preserve">Also known as clinical formulation, case formulation is a theoretical explanation of </w:t>
      </w:r>
      <w:r w:rsidR="007B7182">
        <w:t xml:space="preserve">the </w:t>
      </w:r>
      <w:r w:rsidRPr="007B7182">
        <w:rPr>
          <w:noProof/>
        </w:rPr>
        <w:t>information</w:t>
      </w:r>
      <w:r>
        <w:t xml:space="preserve"> that has been </w:t>
      </w:r>
      <w:r w:rsidR="00A93622">
        <w:t>obtained during a clinical assessment of a patient. It can also be used by social workers and mental health nurses</w:t>
      </w:r>
      <w:r w:rsidR="007B7182">
        <w:t xml:space="preserve"> </w:t>
      </w:r>
      <w:r w:rsidR="007B7182">
        <w:fldChar w:fldCharType="begin"/>
      </w:r>
      <w:r w:rsidR="007B7182">
        <w:instrText xml:space="preserve"> ADDIN ZOTERO_ITEM CSL_CITATION {"citationID":"7Iw1tFmn","properties":{"formattedCitation":"(Hooley et al., 1989)","plainCitation":"(Hooley et al., 1989)","noteIndex":0},"citationItems":[{"id":280,"uris":["http://zotero.org/users/local/5VyEEXyp/items/WXF5JWHE"],"uri":["http://zotero.org/users/local/5VyEEXyp/items/WXF5JWHE"],"itemData":{"id":280,"type":"book","title":"Readings in abnormal psychology","publisher":"John Wiley &amp; Sons","ISBN":"0-471-63107-8","author":[{"family":"Hooley","given":"Jill M."},{"family":"Neale","given":"John M."},{"family":"Davison","given":"Gerald C."}],"issued":{"date-parts":[["1989"]]}}}],"schema":"https://github.com/citation-style-language/schema/raw/master/csl-citation.json"} </w:instrText>
      </w:r>
      <w:r w:rsidR="007B7182">
        <w:fldChar w:fldCharType="separate"/>
      </w:r>
      <w:r w:rsidR="007B7182" w:rsidRPr="007B7182">
        <w:rPr>
          <w:rFonts w:ascii="Times New Roman" w:hAnsi="Times New Roman" w:cs="Times New Roman"/>
        </w:rPr>
        <w:t>(Hooley et al., 1989)</w:t>
      </w:r>
      <w:r w:rsidR="007B7182">
        <w:fldChar w:fldCharType="end"/>
      </w:r>
      <w:r w:rsidR="00A93622">
        <w:t>.</w:t>
      </w:r>
    </w:p>
    <w:p w:rsidR="00F83D8A" w:rsidRPr="005E4ABE" w:rsidRDefault="008570F3" w:rsidP="005E4ABE">
      <w:pPr>
        <w:rPr>
          <w:b/>
        </w:rPr>
      </w:pPr>
      <w:r w:rsidRPr="008570F3">
        <w:rPr>
          <w:b/>
        </w:rPr>
        <w:t xml:space="preserve">For the given case: </w:t>
      </w:r>
      <w:r w:rsidR="005E4ABE" w:rsidRPr="005E4ABE">
        <w:t>The</w:t>
      </w:r>
      <w:r w:rsidR="005E4ABE">
        <w:t xml:space="preserve"> patient is a compulsive attention seeker and has sexual ideation towards the opposite sex. Lack of interpersonal relationship and anxiety that steams for </w:t>
      </w:r>
      <w:r w:rsidR="005E4ABE">
        <w:lastRenderedPageBreak/>
        <w:t>loneliness can be observed in the patient. This has led to an unhappy lifestyle which resulted in general feelings of unhappiness.</w:t>
      </w:r>
      <w:r w:rsidR="005E4ABE">
        <w:rPr>
          <w:b/>
        </w:rPr>
        <w:t xml:space="preserve"> </w:t>
      </w:r>
    </w:p>
    <w:p w:rsidR="00667181" w:rsidRDefault="00667181" w:rsidP="009136B0">
      <w:pPr>
        <w:pStyle w:val="Heading2"/>
      </w:pPr>
      <w:r w:rsidRPr="00667181">
        <w:t>Treatment Plan</w:t>
      </w:r>
    </w:p>
    <w:p w:rsidR="00A93622" w:rsidRDefault="00A93622" w:rsidP="00A93622">
      <w:r>
        <w:t xml:space="preserve">With exclusive regard to mental health, a treatment plan </w:t>
      </w:r>
      <w:proofErr w:type="gramStart"/>
      <w:r>
        <w:t>is considered to be</w:t>
      </w:r>
      <w:proofErr w:type="gramEnd"/>
      <w:r>
        <w:t xml:space="preserve"> a written document which outlines the progression of therapy. It is ideally used by a therapist to direct what needs to be done when working with a patient</w:t>
      </w:r>
      <w:r w:rsidR="007B7182">
        <w:t xml:space="preserve"> </w:t>
      </w:r>
      <w:r w:rsidR="007B7182">
        <w:fldChar w:fldCharType="begin"/>
      </w:r>
      <w:r w:rsidR="007B7182">
        <w:instrText xml:space="preserve"> ADDIN ZOTERO_ITEM CSL_CITATION {"citationID":"Ggks9Rfs","properties":{"formattedCitation":"(Hooley et al., 1989)","plainCitation":"(Hooley et al., 1989)","noteIndex":0},"citationItems":[{"id":280,"uris":["http://zotero.org/users/local/5VyEEXyp/items/WXF5JWHE"],"uri":["http://zotero.org/users/local/5VyEEXyp/items/WXF5JWHE"],"itemData":{"id":280,"type":"book","title":"Readings in abnormal psychology","publisher":"John Wiley &amp; Sons","ISBN":"0-471-63107-8","author":[{"family":"Hooley","given":"Jill M."},{"family":"Neale","given":"John M."},{"family":"Davison","given":"Gerald C."}],"issued":{"date-parts":[["1989"]]}}}],"schema":"https://github.com/citation-style-language/schema/raw/master/csl-citation.json"} </w:instrText>
      </w:r>
      <w:r w:rsidR="007B7182">
        <w:fldChar w:fldCharType="separate"/>
      </w:r>
      <w:r w:rsidR="007B7182" w:rsidRPr="007B7182">
        <w:rPr>
          <w:rFonts w:ascii="Times New Roman" w:hAnsi="Times New Roman" w:cs="Times New Roman"/>
        </w:rPr>
        <w:t>(Hooley et al., 1989)</w:t>
      </w:r>
      <w:r w:rsidR="007B7182">
        <w:fldChar w:fldCharType="end"/>
      </w:r>
      <w:r>
        <w:t>.</w:t>
      </w:r>
    </w:p>
    <w:p w:rsidR="00966B05" w:rsidRDefault="00966B05" w:rsidP="00A93622">
      <w:r w:rsidRPr="008570F3">
        <w:rPr>
          <w:b/>
        </w:rPr>
        <w:t xml:space="preserve">For the given case: </w:t>
      </w:r>
      <w:r w:rsidRPr="005E4ABE">
        <w:t>The</w:t>
      </w:r>
      <w:r>
        <w:t xml:space="preserve"> patient</w:t>
      </w:r>
      <w:r>
        <w:t xml:space="preserve"> needs to be subjected to;</w:t>
      </w:r>
    </w:p>
    <w:p w:rsidR="00966B05" w:rsidRDefault="00574610" w:rsidP="00574610">
      <w:pPr>
        <w:pStyle w:val="ListParagraph"/>
        <w:numPr>
          <w:ilvl w:val="0"/>
          <w:numId w:val="17"/>
        </w:numPr>
      </w:pPr>
      <w:r>
        <w:t>HFD</w:t>
      </w:r>
    </w:p>
    <w:p w:rsidR="00574610" w:rsidRDefault="00574610" w:rsidP="00574610">
      <w:pPr>
        <w:pStyle w:val="ListParagraph"/>
        <w:numPr>
          <w:ilvl w:val="0"/>
          <w:numId w:val="17"/>
        </w:numPr>
      </w:pPr>
      <w:r>
        <w:t>CBD</w:t>
      </w:r>
    </w:p>
    <w:p w:rsidR="00537362" w:rsidRDefault="00537362" w:rsidP="00537362">
      <w:pPr>
        <w:pStyle w:val="ListParagraph"/>
        <w:numPr>
          <w:ilvl w:val="0"/>
          <w:numId w:val="17"/>
        </w:numPr>
      </w:pPr>
      <w:r>
        <w:t>Psychotherapy</w:t>
      </w:r>
    </w:p>
    <w:p w:rsidR="009136B0" w:rsidRDefault="009136B0" w:rsidP="009136B0">
      <w:pPr>
        <w:pStyle w:val="Heading2"/>
      </w:pPr>
      <w:r>
        <w:t>Additional Information</w:t>
      </w:r>
    </w:p>
    <w:p w:rsidR="00572D1C" w:rsidRDefault="00572D1C" w:rsidP="00A93622">
      <w:r>
        <w:t xml:space="preserve">Any information, which may not relate to the case itself but help in </w:t>
      </w:r>
      <w:r w:rsidR="007B7182">
        <w:t xml:space="preserve">the </w:t>
      </w:r>
      <w:r w:rsidRPr="007B7182">
        <w:rPr>
          <w:noProof/>
        </w:rPr>
        <w:t>provision</w:t>
      </w:r>
      <w:r>
        <w:t xml:space="preserve"> of a proper assessment and diagnosis of the patient can be termed as additional information.</w:t>
      </w:r>
    </w:p>
    <w:p w:rsidR="001C0808" w:rsidRPr="001C0808" w:rsidRDefault="001C0808" w:rsidP="00A93622">
      <w:pPr>
        <w:rPr>
          <w:b/>
        </w:rPr>
      </w:pPr>
      <w:r w:rsidRPr="001C0808">
        <w:rPr>
          <w:b/>
        </w:rPr>
        <w:t>For the present case:</w:t>
      </w:r>
    </w:p>
    <w:p w:rsidR="001C0808" w:rsidRDefault="001C0808" w:rsidP="001C0808">
      <w:pPr>
        <w:pStyle w:val="ListParagraph"/>
        <w:numPr>
          <w:ilvl w:val="0"/>
          <w:numId w:val="18"/>
        </w:numPr>
      </w:pPr>
      <w:r>
        <w:t>Blood tests to eliminate the presence of physical illness.</w:t>
      </w:r>
    </w:p>
    <w:p w:rsidR="001E2AFF" w:rsidRDefault="001E2AFF" w:rsidP="001C0808">
      <w:pPr>
        <w:pStyle w:val="ListParagraph"/>
        <w:numPr>
          <w:ilvl w:val="0"/>
          <w:numId w:val="18"/>
        </w:numPr>
      </w:pPr>
      <w:r>
        <w:t>Medical history</w:t>
      </w:r>
    </w:p>
    <w:p w:rsidR="001E2AFF" w:rsidRDefault="001E2AFF" w:rsidP="001C0808">
      <w:pPr>
        <w:pStyle w:val="ListParagraph"/>
        <w:numPr>
          <w:ilvl w:val="0"/>
          <w:numId w:val="18"/>
        </w:numPr>
      </w:pPr>
      <w:r>
        <w:t>Drug screen</w:t>
      </w:r>
    </w:p>
    <w:p w:rsidR="001C0808" w:rsidRDefault="001E2AFF" w:rsidP="001C0808">
      <w:pPr>
        <w:pStyle w:val="ListParagraph"/>
        <w:numPr>
          <w:ilvl w:val="0"/>
          <w:numId w:val="18"/>
        </w:numPr>
      </w:pPr>
      <w:r>
        <w:t>Interview family members</w:t>
      </w:r>
      <w:r w:rsidR="003A7DFA">
        <w:t xml:space="preserve"> (with intervals)</w:t>
      </w:r>
    </w:p>
    <w:p w:rsidR="001C0808" w:rsidRDefault="001C0808" w:rsidP="001C0808">
      <w:pPr>
        <w:pStyle w:val="Heading1"/>
      </w:pPr>
      <w:r>
        <w:br w:type="column"/>
      </w:r>
      <w:r>
        <w:lastRenderedPageBreak/>
        <w:t>Question 1</w:t>
      </w:r>
    </w:p>
    <w:p w:rsidR="001C0808" w:rsidRDefault="001C0808" w:rsidP="001C0808">
      <w:proofErr w:type="gramStart"/>
      <w:r>
        <w:t>For the purpose of</w:t>
      </w:r>
      <w:proofErr w:type="gramEnd"/>
      <w:r>
        <w:t xml:space="preserve"> this study, the patient will be subjected to;</w:t>
      </w:r>
    </w:p>
    <w:p w:rsidR="001C0808" w:rsidRDefault="001C0808" w:rsidP="001C0808">
      <w:r>
        <w:t>•</w:t>
      </w:r>
      <w:r>
        <w:tab/>
        <w:t>Study of patient history</w:t>
      </w:r>
    </w:p>
    <w:p w:rsidR="001C0808" w:rsidRDefault="001C0808" w:rsidP="001C0808">
      <w:r>
        <w:t>•</w:t>
      </w:r>
      <w:r>
        <w:tab/>
        <w:t>Observation of her behavior</w:t>
      </w:r>
    </w:p>
    <w:p w:rsidR="001C0808" w:rsidRDefault="001C0808" w:rsidP="001C0808">
      <w:r>
        <w:t>•</w:t>
      </w:r>
      <w:r>
        <w:tab/>
        <w:t>HFD i.e. Human Figure Drawing, a personality assessment</w:t>
      </w:r>
    </w:p>
    <w:p w:rsidR="001C0808" w:rsidRDefault="001C0808" w:rsidP="001C0808"/>
    <w:p w:rsidR="001C0808" w:rsidRDefault="001C0808" w:rsidP="001C0808">
      <w:pPr>
        <w:pStyle w:val="Heading1"/>
      </w:pPr>
      <w:r>
        <w:t>Question 2</w:t>
      </w:r>
    </w:p>
    <w:p w:rsidR="001C0808" w:rsidRDefault="001C0808" w:rsidP="001C0808">
      <w:r>
        <w:t xml:space="preserve">For the present case, since the patient is fixated attention seeker, due to poor interpersonal relationships. Her attention seeking behavior leads to her having sexual ideation towards the opposite gender. This has led to significant drug abuse, a feeling of isolation and loneliness, and weight loss. </w:t>
      </w:r>
    </w:p>
    <w:p w:rsidR="00F60815" w:rsidRDefault="001C0808" w:rsidP="00D06471">
      <w:proofErr w:type="gramStart"/>
      <w:r>
        <w:t>On the basis of</w:t>
      </w:r>
      <w:proofErr w:type="gramEnd"/>
      <w:r>
        <w:t xml:space="preserve"> the information received, the patient will be given a differential diagnosis since no proper diagnosis can be listed at this stage. Differential diagnosis with the comorbidity of borderline personality disorder, bipolar disorder, and moderate depression.</w:t>
      </w:r>
      <w:r w:rsidR="00551638">
        <w:t xml:space="preserve"> However, t</w:t>
      </w:r>
      <w:r w:rsidR="00551638">
        <w:t>he patient could possibly be suffering from Histrionic Personality Disorder.</w:t>
      </w:r>
    </w:p>
    <w:p w:rsidR="001C0808" w:rsidRDefault="001C0808" w:rsidP="001C0808"/>
    <w:p w:rsidR="001C0808" w:rsidRDefault="001C0808" w:rsidP="00551638">
      <w:pPr>
        <w:pStyle w:val="Heading1"/>
      </w:pPr>
      <w:r>
        <w:t>Question 3</w:t>
      </w:r>
    </w:p>
    <w:p w:rsidR="009A7186" w:rsidRPr="005E4ABE" w:rsidRDefault="009A7186" w:rsidP="009A7186">
      <w:pPr>
        <w:rPr>
          <w:b/>
        </w:rPr>
      </w:pPr>
      <w:r w:rsidRPr="005E4ABE">
        <w:t>The</w:t>
      </w:r>
      <w:r>
        <w:t xml:space="preserve"> patient is a compulsive attention seeker and has sexual ideation towards the opposite sex. Lack of interpersonal relationship and anxiety that steams for loneliness can be observed in the patient. This has led to an unhappy lifestyle which resulted in general feelings of unhappiness.</w:t>
      </w:r>
      <w:r>
        <w:rPr>
          <w:b/>
        </w:rPr>
        <w:t xml:space="preserve"> </w:t>
      </w:r>
      <w:r w:rsidRPr="00F60815">
        <w:t>It has</w:t>
      </w:r>
      <w:r>
        <w:rPr>
          <w:b/>
        </w:rPr>
        <w:t xml:space="preserve"> </w:t>
      </w:r>
      <w:r>
        <w:t>even contributed to her weight loss and feelings of worthlessness.</w:t>
      </w:r>
      <w:r>
        <w:t xml:space="preserve"> </w:t>
      </w:r>
      <w:r>
        <w:t xml:space="preserve">Additionally, the patient has shown signs of insecurity and has </w:t>
      </w:r>
      <w:r w:rsidR="007B7182">
        <w:t xml:space="preserve">a </w:t>
      </w:r>
      <w:r w:rsidRPr="007B7182">
        <w:rPr>
          <w:noProof/>
        </w:rPr>
        <w:t>compulsive</w:t>
      </w:r>
      <w:r>
        <w:t xml:space="preserve"> need for attention. </w:t>
      </w:r>
    </w:p>
    <w:p w:rsidR="001C0808" w:rsidRDefault="001C0808" w:rsidP="009A7186">
      <w:pPr>
        <w:ind w:firstLine="0"/>
      </w:pPr>
    </w:p>
    <w:p w:rsidR="001C0808" w:rsidRDefault="001C0808" w:rsidP="00551638">
      <w:pPr>
        <w:pStyle w:val="Heading1"/>
      </w:pPr>
      <w:r>
        <w:lastRenderedPageBreak/>
        <w:t>Question 4</w:t>
      </w:r>
    </w:p>
    <w:p w:rsidR="00D06471" w:rsidRPr="00D06471" w:rsidRDefault="00D06471" w:rsidP="00D06471">
      <w:r>
        <w:t xml:space="preserve">Since the patient has been given a differential diagnosis, she will be subjected to therapies </w:t>
      </w:r>
      <w:bookmarkStart w:id="0" w:name="_GoBack"/>
      <w:bookmarkEnd w:id="0"/>
      <w:r>
        <w:t xml:space="preserve">to understand the root cause of her issues. She could either be suffering from Histrionic Personality Disorder, Bipolar Disorder or Borderline Personality Disorder. She may even be suffering from </w:t>
      </w:r>
      <w:r w:rsidR="003E76AB">
        <w:t>moderate depression. This, she would be subjected to a couple to therapies to analyze her response and give a proper diagnosis. They are:</w:t>
      </w:r>
    </w:p>
    <w:p w:rsidR="003E76AB" w:rsidRDefault="003E76AB" w:rsidP="003E76AB">
      <w:pPr>
        <w:pStyle w:val="ListParagraph"/>
        <w:numPr>
          <w:ilvl w:val="0"/>
          <w:numId w:val="20"/>
        </w:numPr>
      </w:pPr>
      <w:r>
        <w:t>HFD</w:t>
      </w:r>
    </w:p>
    <w:p w:rsidR="001C0808" w:rsidRDefault="001C0808" w:rsidP="003E76AB">
      <w:pPr>
        <w:pStyle w:val="ListParagraph"/>
        <w:numPr>
          <w:ilvl w:val="0"/>
          <w:numId w:val="20"/>
        </w:numPr>
      </w:pPr>
      <w:r>
        <w:t>CBD</w:t>
      </w:r>
    </w:p>
    <w:p w:rsidR="001C0808" w:rsidRDefault="00E85375" w:rsidP="003E76AB">
      <w:pPr>
        <w:pStyle w:val="ListParagraph"/>
        <w:numPr>
          <w:ilvl w:val="0"/>
          <w:numId w:val="20"/>
        </w:numPr>
      </w:pPr>
      <w:r>
        <w:t>P</w:t>
      </w:r>
      <w:r w:rsidR="001C0808">
        <w:t>sychotherapy</w:t>
      </w:r>
    </w:p>
    <w:p w:rsidR="00E85375" w:rsidRDefault="00E85375" w:rsidP="001C0808"/>
    <w:p w:rsidR="001C0808" w:rsidRDefault="00E85375" w:rsidP="00E85375">
      <w:pPr>
        <w:pStyle w:val="Heading1"/>
      </w:pPr>
      <w:r>
        <w:t>Question 5</w:t>
      </w:r>
    </w:p>
    <w:p w:rsidR="001C0808" w:rsidRDefault="001C0808" w:rsidP="001C0808">
      <w:r>
        <w:t xml:space="preserve">In the present case, since it relies on </w:t>
      </w:r>
      <w:r w:rsidR="007B7182">
        <w:t xml:space="preserve">an </w:t>
      </w:r>
      <w:r w:rsidRPr="007B7182">
        <w:rPr>
          <w:noProof/>
        </w:rPr>
        <w:t>initial</w:t>
      </w:r>
      <w:r>
        <w:t xml:space="preserve"> assessment of the patient alone at this point, additional information would be required. This includes;</w:t>
      </w:r>
    </w:p>
    <w:p w:rsidR="00E85375" w:rsidRDefault="00E85375" w:rsidP="00E85375">
      <w:pPr>
        <w:pStyle w:val="ListParagraph"/>
        <w:numPr>
          <w:ilvl w:val="0"/>
          <w:numId w:val="19"/>
        </w:numPr>
      </w:pPr>
      <w:r>
        <w:t>Blood tests to eliminate the presence of physical illness</w:t>
      </w:r>
    </w:p>
    <w:p w:rsidR="001C0808" w:rsidRDefault="001C0808" w:rsidP="00E85375">
      <w:pPr>
        <w:pStyle w:val="ListParagraph"/>
        <w:numPr>
          <w:ilvl w:val="0"/>
          <w:numId w:val="19"/>
        </w:numPr>
      </w:pPr>
      <w:r>
        <w:t>Medical history</w:t>
      </w:r>
    </w:p>
    <w:p w:rsidR="001C0808" w:rsidRDefault="001C0808" w:rsidP="00E85375">
      <w:pPr>
        <w:pStyle w:val="ListParagraph"/>
        <w:numPr>
          <w:ilvl w:val="0"/>
          <w:numId w:val="19"/>
        </w:numPr>
      </w:pPr>
      <w:r>
        <w:t>Drug screen</w:t>
      </w:r>
    </w:p>
    <w:p w:rsidR="00B35ECF" w:rsidRDefault="001C0808" w:rsidP="00E85375">
      <w:pPr>
        <w:pStyle w:val="ListParagraph"/>
        <w:numPr>
          <w:ilvl w:val="0"/>
          <w:numId w:val="19"/>
        </w:numPr>
      </w:pPr>
      <w:r>
        <w:t>Interview family members (with intervals)</w:t>
      </w:r>
    </w:p>
    <w:p w:rsidR="00A93622" w:rsidRPr="00B35ECF" w:rsidRDefault="00B35ECF" w:rsidP="00B35ECF">
      <w:pPr>
        <w:ind w:firstLine="0"/>
        <w:jc w:val="center"/>
        <w:rPr>
          <w:b/>
        </w:rPr>
      </w:pPr>
      <w:r w:rsidRPr="00B35ECF">
        <w:rPr>
          <w:b/>
        </w:rPr>
        <w:br w:type="column"/>
      </w:r>
      <w:r w:rsidRPr="00B35ECF">
        <w:rPr>
          <w:b/>
        </w:rPr>
        <w:lastRenderedPageBreak/>
        <w:t>References</w:t>
      </w:r>
    </w:p>
    <w:p w:rsidR="007B7182" w:rsidRPr="007B7182" w:rsidRDefault="00B35ECF" w:rsidP="007B7182">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007B7182" w:rsidRPr="007B7182">
        <w:rPr>
          <w:rFonts w:ascii="Times New Roman" w:hAnsi="Times New Roman" w:cs="Times New Roman"/>
        </w:rPr>
        <w:t xml:space="preserve">Hooley, J. M., Neale, J. M., &amp; Davison, G. C. (1989). </w:t>
      </w:r>
      <w:r w:rsidR="007B7182" w:rsidRPr="007B7182">
        <w:rPr>
          <w:rFonts w:ascii="Times New Roman" w:hAnsi="Times New Roman" w:cs="Times New Roman"/>
          <w:i/>
          <w:iCs/>
        </w:rPr>
        <w:t>Readings in abnormal psychology</w:t>
      </w:r>
      <w:r w:rsidR="007B7182" w:rsidRPr="007B7182">
        <w:rPr>
          <w:rFonts w:ascii="Times New Roman" w:hAnsi="Times New Roman" w:cs="Times New Roman"/>
        </w:rPr>
        <w:t>. John Wiley &amp; Sons.</w:t>
      </w:r>
    </w:p>
    <w:p w:rsidR="00B35ECF" w:rsidRPr="00A93622" w:rsidRDefault="00B35ECF" w:rsidP="00B35ECF">
      <w:pPr>
        <w:ind w:firstLine="0"/>
      </w:pPr>
      <w:r>
        <w:fldChar w:fldCharType="end"/>
      </w:r>
    </w:p>
    <w:sectPr w:rsidR="00B35ECF" w:rsidRPr="00A93622">
      <w:headerReference w:type="default" r:id="rId7"/>
      <w:headerReference w:type="first" r:id="rId8"/>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702FC6" w:rsidRDefault="00702FC6">
      <w:pPr>
        <w:spacing w:line="240" w:lineRule="auto"/>
      </w:pPr>
      <w:r>
        <w:separator/>
      </w:r>
    </w:p>
    <w:p w:rsidR="00702FC6" w:rsidRDefault="00702FC6"/>
  </w:endnote>
  <w:endnote w:type="continuationSeparator" w:id="0">
    <w:p w:rsidR="00702FC6" w:rsidRDefault="00702FC6">
      <w:pPr>
        <w:spacing w:line="240" w:lineRule="auto"/>
      </w:pPr>
      <w:r>
        <w:continuationSeparator/>
      </w:r>
    </w:p>
    <w:p w:rsidR="00702FC6" w:rsidRDefault="00702FC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702FC6" w:rsidRDefault="00702FC6">
      <w:pPr>
        <w:spacing w:line="240" w:lineRule="auto"/>
      </w:pPr>
      <w:r>
        <w:separator/>
      </w:r>
    </w:p>
    <w:p w:rsidR="00702FC6" w:rsidRDefault="00702FC6"/>
  </w:footnote>
  <w:footnote w:type="continuationSeparator" w:id="0">
    <w:p w:rsidR="00702FC6" w:rsidRDefault="00702FC6">
      <w:pPr>
        <w:spacing w:line="240" w:lineRule="auto"/>
      </w:pPr>
      <w:r>
        <w:continuationSeparator/>
      </w:r>
    </w:p>
    <w:p w:rsidR="00702FC6" w:rsidRDefault="00702FC6"/>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81978" w:rsidRDefault="007950C5">
    <w:pPr>
      <w:pStyle w:val="Header"/>
    </w:pPr>
    <w:r>
      <w:rPr>
        <w:rStyle w:val="Strong"/>
      </w:rPr>
      <w:t>Psychology</w:t>
    </w:r>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2F170D">
      <w:rPr>
        <w:rStyle w:val="Strong"/>
        <w:noProof/>
      </w:rPr>
      <w:t>2</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81978" w:rsidRDefault="005D3A03">
    <w:pPr>
      <w:pStyle w:val="Header"/>
      <w:rPr>
        <w:rStyle w:val="Strong"/>
      </w:rPr>
    </w:pPr>
    <w:r>
      <w:t xml:space="preserve">Running head: </w:t>
    </w:r>
    <w:r w:rsidR="007950C5">
      <w:t>Psychology</w:t>
    </w:r>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2F170D">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0F684D89"/>
    <w:multiLevelType w:val="hybridMultilevel"/>
    <w:tmpl w:val="69A2D2D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 w15:restartNumberingAfterBreak="0">
    <w:nsid w:val="252D6CE3"/>
    <w:multiLevelType w:val="hybridMultilevel"/>
    <w:tmpl w:val="1792BF1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2" w15:restartNumberingAfterBreak="0">
    <w:nsid w:val="421B3669"/>
    <w:multiLevelType w:val="hybridMultilevel"/>
    <w:tmpl w:val="2798521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15:restartNumberingAfterBreak="0">
    <w:nsid w:val="46C651D3"/>
    <w:multiLevelType w:val="hybridMultilevel"/>
    <w:tmpl w:val="A744526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4"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5"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6" w15:restartNumberingAfterBreak="0">
    <w:nsid w:val="67C23D23"/>
    <w:multiLevelType w:val="hybridMultilevel"/>
    <w:tmpl w:val="692C2A3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7"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8"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8"/>
  </w:num>
  <w:num w:numId="13">
    <w:abstractNumId w:val="15"/>
  </w:num>
  <w:num w:numId="14">
    <w:abstractNumId w:val="14"/>
  </w:num>
  <w:num w:numId="15">
    <w:abstractNumId w:val="17"/>
  </w:num>
  <w:num w:numId="16">
    <w:abstractNumId w:val="11"/>
  </w:num>
  <w:num w:numId="17">
    <w:abstractNumId w:val="16"/>
  </w:num>
  <w:num w:numId="18">
    <w:abstractNumId w:val="12"/>
  </w:num>
  <w:num w:numId="19">
    <w:abstractNumId w:val="10"/>
  </w:num>
  <w:num w:numId="20">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DY1NTI1NTQ1sDQHcpV0lIJTi4sz8/NACoxrAaDfRmgsAAAA"/>
  </w:docVars>
  <w:rsids>
    <w:rsidRoot w:val="005C39B5"/>
    <w:rsid w:val="000A40AE"/>
    <w:rsid w:val="000D3F41"/>
    <w:rsid w:val="001C0808"/>
    <w:rsid w:val="001E2AFF"/>
    <w:rsid w:val="00283BE7"/>
    <w:rsid w:val="002861B3"/>
    <w:rsid w:val="002C105A"/>
    <w:rsid w:val="002F170D"/>
    <w:rsid w:val="00355DCA"/>
    <w:rsid w:val="003A7DFA"/>
    <w:rsid w:val="003E76AB"/>
    <w:rsid w:val="004724D7"/>
    <w:rsid w:val="00491003"/>
    <w:rsid w:val="004F7738"/>
    <w:rsid w:val="0051485B"/>
    <w:rsid w:val="00537362"/>
    <w:rsid w:val="00551638"/>
    <w:rsid w:val="00551A02"/>
    <w:rsid w:val="005534FA"/>
    <w:rsid w:val="00572D1C"/>
    <w:rsid w:val="00574610"/>
    <w:rsid w:val="0058018B"/>
    <w:rsid w:val="005B3A43"/>
    <w:rsid w:val="005C39B5"/>
    <w:rsid w:val="005C6F55"/>
    <w:rsid w:val="005D3A03"/>
    <w:rsid w:val="005E4ABE"/>
    <w:rsid w:val="006412F8"/>
    <w:rsid w:val="00644A08"/>
    <w:rsid w:val="00667181"/>
    <w:rsid w:val="00692D73"/>
    <w:rsid w:val="00702FC6"/>
    <w:rsid w:val="00710E7D"/>
    <w:rsid w:val="007950C5"/>
    <w:rsid w:val="007B7182"/>
    <w:rsid w:val="008002C0"/>
    <w:rsid w:val="008570F3"/>
    <w:rsid w:val="008927D4"/>
    <w:rsid w:val="008C5323"/>
    <w:rsid w:val="008D477A"/>
    <w:rsid w:val="009135CC"/>
    <w:rsid w:val="009136B0"/>
    <w:rsid w:val="00943918"/>
    <w:rsid w:val="00966B05"/>
    <w:rsid w:val="00971062"/>
    <w:rsid w:val="009A6A3B"/>
    <w:rsid w:val="009A7186"/>
    <w:rsid w:val="009F6FE4"/>
    <w:rsid w:val="00A65E38"/>
    <w:rsid w:val="00A92CD7"/>
    <w:rsid w:val="00A93622"/>
    <w:rsid w:val="00AC05BB"/>
    <w:rsid w:val="00B35ECF"/>
    <w:rsid w:val="00B823AA"/>
    <w:rsid w:val="00BA45DB"/>
    <w:rsid w:val="00BC6C16"/>
    <w:rsid w:val="00BE296F"/>
    <w:rsid w:val="00BF4184"/>
    <w:rsid w:val="00C0601E"/>
    <w:rsid w:val="00C31D30"/>
    <w:rsid w:val="00C5383E"/>
    <w:rsid w:val="00CC2BFB"/>
    <w:rsid w:val="00CD6E39"/>
    <w:rsid w:val="00CF6E91"/>
    <w:rsid w:val="00D06471"/>
    <w:rsid w:val="00D623B5"/>
    <w:rsid w:val="00D85B68"/>
    <w:rsid w:val="00DD15D6"/>
    <w:rsid w:val="00DD22EB"/>
    <w:rsid w:val="00E3442C"/>
    <w:rsid w:val="00E6004D"/>
    <w:rsid w:val="00E81978"/>
    <w:rsid w:val="00E85375"/>
    <w:rsid w:val="00EE5314"/>
    <w:rsid w:val="00F379B7"/>
    <w:rsid w:val="00F525FA"/>
    <w:rsid w:val="00F60815"/>
    <w:rsid w:val="00F8108C"/>
    <w:rsid w:val="00F83D8A"/>
    <w:rsid w:val="00FE0346"/>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F82CEED"/>
  <w15:chartTrackingRefBased/>
  <w15:docId w15:val="{EF1F44FC-3D0A-4AA2-8EEF-82FD985E2F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glossaryDocument" Target="glossary/document.xml"/><Relationship Id="rId4" Type="http://schemas.openxmlformats.org/officeDocument/2006/relationships/webSettings" Target="webSettings.xml"/><Relationship Id="rId9"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6B7BC14876AE445C96B841FF3D9165E6"/>
        <w:category>
          <w:name w:val="General"/>
          <w:gallery w:val="placeholder"/>
        </w:category>
        <w:types>
          <w:type w:val="bbPlcHdr"/>
        </w:types>
        <w:behaviors>
          <w:behavior w:val="content"/>
        </w:behaviors>
        <w:guid w:val="{F27E1D84-E363-47B3-B009-F30F3FE0E5B2}"/>
      </w:docPartPr>
      <w:docPartBody>
        <w:p w:rsidR="00722BDE" w:rsidRDefault="00321589">
          <w:pPr>
            <w:pStyle w:val="6B7BC14876AE445C96B841FF3D9165E6"/>
          </w:pPr>
          <w:r>
            <w:t>[Author Name(s), First M. Last, Omit Titles and Degrees]</w:t>
          </w:r>
        </w:p>
      </w:docPartBody>
    </w:docPart>
    <w:docPart>
      <w:docPartPr>
        <w:name w:val="C57E91D267CF44D39A55D89B147AE76D"/>
        <w:category>
          <w:name w:val="General"/>
          <w:gallery w:val="placeholder"/>
        </w:category>
        <w:types>
          <w:type w:val="bbPlcHdr"/>
        </w:types>
        <w:behaviors>
          <w:behavior w:val="content"/>
        </w:behaviors>
        <w:guid w:val="{0F1BCA01-CF43-47DC-81AB-63E477E51D88}"/>
      </w:docPartPr>
      <w:docPartBody>
        <w:p w:rsidR="00722BDE" w:rsidRDefault="00321589">
          <w:pPr>
            <w:pStyle w:val="C57E91D267CF44D39A55D89B147AE76D"/>
          </w:pPr>
          <w:r>
            <w:t>[Institutional Affiliation(s)]</w:t>
          </w:r>
        </w:p>
      </w:docPartBody>
    </w:docPart>
    <w:docPart>
      <w:docPartPr>
        <w:name w:val="ADFEBB1CABB9456CA7D917C9ED2AAF05"/>
        <w:category>
          <w:name w:val="General"/>
          <w:gallery w:val="placeholder"/>
        </w:category>
        <w:types>
          <w:type w:val="bbPlcHdr"/>
        </w:types>
        <w:behaviors>
          <w:behavior w:val="content"/>
        </w:behaviors>
        <w:guid w:val="{C96E5FDA-2DEB-4130-B239-244214C8CD5B}"/>
      </w:docPartPr>
      <w:docPartBody>
        <w:p w:rsidR="00722BDE" w:rsidRDefault="00321589">
          <w:pPr>
            <w:pStyle w:val="ADFEBB1CABB9456CA7D917C9ED2AAF05"/>
          </w:pPr>
          <w:r>
            <w:t>Author Not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21589"/>
    <w:rsid w:val="000F736C"/>
    <w:rsid w:val="00150C1A"/>
    <w:rsid w:val="00321589"/>
    <w:rsid w:val="003E2735"/>
    <w:rsid w:val="00506FCC"/>
    <w:rsid w:val="00722BDE"/>
    <w:rsid w:val="008B6F21"/>
    <w:rsid w:val="00A91B7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6F716CDF0C5548C480B9BF314FAF8672">
    <w:name w:val="6F716CDF0C5548C480B9BF314FAF8672"/>
  </w:style>
  <w:style w:type="paragraph" w:customStyle="1" w:styleId="6B7BC14876AE445C96B841FF3D9165E6">
    <w:name w:val="6B7BC14876AE445C96B841FF3D9165E6"/>
  </w:style>
  <w:style w:type="paragraph" w:customStyle="1" w:styleId="C57E91D267CF44D39A55D89B147AE76D">
    <w:name w:val="C57E91D267CF44D39A55D89B147AE76D"/>
  </w:style>
  <w:style w:type="paragraph" w:customStyle="1" w:styleId="ADFEBB1CABB9456CA7D917C9ED2AAF05">
    <w:name w:val="ADFEBB1CABB9456CA7D917C9ED2AAF05"/>
  </w:style>
  <w:style w:type="paragraph" w:customStyle="1" w:styleId="35422C7E779041408D22AB6E95957422">
    <w:name w:val="35422C7E779041408D22AB6E95957422"/>
  </w:style>
  <w:style w:type="paragraph" w:customStyle="1" w:styleId="84E90C42044942C893B4C97EFC738825">
    <w:name w:val="84E90C42044942C893B4C97EFC738825"/>
  </w:style>
  <w:style w:type="character" w:styleId="Emphasis">
    <w:name w:val="Emphasis"/>
    <w:basedOn w:val="DefaultParagraphFont"/>
    <w:uiPriority w:val="4"/>
    <w:unhideWhenUsed/>
    <w:qFormat/>
    <w:rPr>
      <w:i/>
      <w:iCs/>
    </w:rPr>
  </w:style>
  <w:style w:type="paragraph" w:customStyle="1" w:styleId="70234116CB6A473B8306E8E86187F926">
    <w:name w:val="70234116CB6A473B8306E8E86187F926"/>
  </w:style>
  <w:style w:type="paragraph" w:customStyle="1" w:styleId="A1DD266831F845FB97834394DB864D06">
    <w:name w:val="A1DD266831F845FB97834394DB864D06"/>
  </w:style>
  <w:style w:type="paragraph" w:customStyle="1" w:styleId="440DF200427D4AEB90BEAC11727ADB57">
    <w:name w:val="440DF200427D4AEB90BEAC11727ADB57"/>
  </w:style>
  <w:style w:type="paragraph" w:customStyle="1" w:styleId="0232E298B92F48B28FA2E26F0E05D4CE">
    <w:name w:val="0232E298B92F48B28FA2E26F0E05D4CE"/>
  </w:style>
  <w:style w:type="paragraph" w:customStyle="1" w:styleId="0B1275E07EBE49E8885FA06B2C3449FA">
    <w:name w:val="0B1275E07EBE49E8885FA06B2C3449FA"/>
  </w:style>
  <w:style w:type="paragraph" w:customStyle="1" w:styleId="93DCD08191594EE4802784ED614594AF">
    <w:name w:val="93DCD08191594EE4802784ED614594AF"/>
  </w:style>
  <w:style w:type="paragraph" w:customStyle="1" w:styleId="1425B5D4BBDC428EAE859EEA41457B21">
    <w:name w:val="1425B5D4BBDC428EAE859EEA41457B21"/>
  </w:style>
  <w:style w:type="paragraph" w:customStyle="1" w:styleId="A7DA54DFD7454C09B4A71D30202FCD77">
    <w:name w:val="A7DA54DFD7454C09B4A71D30202FCD77"/>
  </w:style>
  <w:style w:type="paragraph" w:customStyle="1" w:styleId="6F6D0DBC2B20474E804203C21B90D4E6">
    <w:name w:val="6F6D0DBC2B20474E804203C21B90D4E6"/>
  </w:style>
  <w:style w:type="paragraph" w:customStyle="1" w:styleId="D373EB57268B4D8DB1FC7D2FB00B6638">
    <w:name w:val="D373EB57268B4D8DB1FC7D2FB00B6638"/>
  </w:style>
  <w:style w:type="paragraph" w:customStyle="1" w:styleId="482C0F37C3D64F59913A4B7A67CC16E2">
    <w:name w:val="482C0F37C3D64F59913A4B7A67CC16E2"/>
  </w:style>
  <w:style w:type="paragraph" w:customStyle="1" w:styleId="0C32E292C2354071A16FF4BD5B3B8991">
    <w:name w:val="0C32E292C2354071A16FF4BD5B3B8991"/>
  </w:style>
  <w:style w:type="paragraph" w:customStyle="1" w:styleId="A2A8F633A8964F8EBC24120303BCD353">
    <w:name w:val="A2A8F633A8964F8EBC24120303BCD353"/>
  </w:style>
  <w:style w:type="paragraph" w:customStyle="1" w:styleId="D524EF8FB63847A8BC6A9E9BA7A6B9D5">
    <w:name w:val="D524EF8FB63847A8BC6A9E9BA7A6B9D5"/>
  </w:style>
  <w:style w:type="paragraph" w:customStyle="1" w:styleId="BC36D7A8927743FE9B62FAA143B664BF">
    <w:name w:val="BC36D7A8927743FE9B62FAA143B664BF"/>
  </w:style>
  <w:style w:type="paragraph" w:customStyle="1" w:styleId="B0509BD80CE34CADA46098DC0C409AC0">
    <w:name w:val="B0509BD80CE34CADA46098DC0C409AC0"/>
  </w:style>
  <w:style w:type="paragraph" w:customStyle="1" w:styleId="6DD5A091987E4AF7B69697EFED1B9A70">
    <w:name w:val="6DD5A091987E4AF7B69697EFED1B9A70"/>
  </w:style>
  <w:style w:type="paragraph" w:customStyle="1" w:styleId="0B2ED343D23A43428BF7D8E9E6674366">
    <w:name w:val="0B2ED343D23A43428BF7D8E9E6674366"/>
  </w:style>
  <w:style w:type="paragraph" w:customStyle="1" w:styleId="C4299E81BAA444EDA4FA1135074B2546">
    <w:name w:val="C4299E81BAA444EDA4FA1135074B2546"/>
  </w:style>
  <w:style w:type="paragraph" w:customStyle="1" w:styleId="D0AD2DF3F31649D0A2E2122EC8867268">
    <w:name w:val="D0AD2DF3F31649D0A2E2122EC8867268"/>
  </w:style>
  <w:style w:type="paragraph" w:customStyle="1" w:styleId="A606E3CA9B3941C0AFA6F738C458283F">
    <w:name w:val="A606E3CA9B3941C0AFA6F738C458283F"/>
  </w:style>
  <w:style w:type="paragraph" w:customStyle="1" w:styleId="ADCE254ADD914013A8CEC1901201C2CB">
    <w:name w:val="ADCE254ADD914013A8CEC1901201C2CB"/>
  </w:style>
  <w:style w:type="paragraph" w:customStyle="1" w:styleId="8FD46EED511E4366874509DBFB92E94C">
    <w:name w:val="8FD46EED511E4366874509DBFB92E94C"/>
  </w:style>
  <w:style w:type="paragraph" w:customStyle="1" w:styleId="D59B93B9B1234108A43F9E8C937E66FE">
    <w:name w:val="D59B93B9B1234108A43F9E8C937E66FE"/>
  </w:style>
  <w:style w:type="paragraph" w:customStyle="1" w:styleId="F6340C07457243A48A93C2EF1B4BFBEF">
    <w:name w:val="F6340C07457243A48A93C2EF1B4BFBEF"/>
  </w:style>
  <w:style w:type="paragraph" w:customStyle="1" w:styleId="65F0195EC34E4C69835AB0D0E2C4E8EA">
    <w:name w:val="65F0195EC34E4C69835AB0D0E2C4E8EA"/>
  </w:style>
  <w:style w:type="paragraph" w:customStyle="1" w:styleId="60A3A8379BB7450E9A4AFA2DA92C35AB">
    <w:name w:val="60A3A8379BB7450E9A4AFA2DA92C35AB"/>
  </w:style>
  <w:style w:type="paragraph" w:customStyle="1" w:styleId="74D8BAEB389143B78DFC5665E8739602">
    <w:name w:val="74D8BAEB389143B78DFC5665E8739602"/>
  </w:style>
  <w:style w:type="paragraph" w:customStyle="1" w:styleId="BFCD465AA2E14D55B8D41EA0363F2A89">
    <w:name w:val="BFCD465AA2E14D55B8D41EA0363F2A89"/>
  </w:style>
  <w:style w:type="paragraph" w:customStyle="1" w:styleId="2E57B0C08A754495BF4149E9F0849F82">
    <w:name w:val="2E57B0C08A754495BF4149E9F0849F82"/>
  </w:style>
  <w:style w:type="paragraph" w:customStyle="1" w:styleId="7B934B7ABFE84696B85FAF88D2A2DBC3">
    <w:name w:val="7B934B7ABFE84696B85FAF88D2A2DBC3"/>
  </w:style>
  <w:style w:type="paragraph" w:customStyle="1" w:styleId="0D6D785E150643A199877C93CDF8D04A">
    <w:name w:val="0D6D785E150643A199877C93CDF8D04A"/>
  </w:style>
  <w:style w:type="paragraph" w:customStyle="1" w:styleId="E0A70FA5090A4205B12D84CD01DD0F99">
    <w:name w:val="E0A70FA5090A4205B12D84CD01DD0F99"/>
  </w:style>
  <w:style w:type="paragraph" w:customStyle="1" w:styleId="0B6AF578D7C84A56B87EC482A40D2E93">
    <w:name w:val="0B6AF578D7C84A56B87EC482A40D2E93"/>
  </w:style>
  <w:style w:type="paragraph" w:customStyle="1" w:styleId="8D2BD5F192524114A74F91F0611B859E">
    <w:name w:val="8D2BD5F192524114A74F91F0611B859E"/>
  </w:style>
  <w:style w:type="paragraph" w:customStyle="1" w:styleId="0538B62A90AD464C8B8F8E5592E3C4EA">
    <w:name w:val="0538B62A90AD464C8B8F8E5592E3C4EA"/>
  </w:style>
  <w:style w:type="paragraph" w:customStyle="1" w:styleId="E6838EF5F7154BF08385A2DAC7977C3C">
    <w:name w:val="E6838EF5F7154BF08385A2DAC7977C3C"/>
  </w:style>
  <w:style w:type="paragraph" w:customStyle="1" w:styleId="BF5BE4BD77044103A8EF38484EA4B7DC">
    <w:name w:val="BF5BE4BD77044103A8EF38484EA4B7DC"/>
  </w:style>
  <w:style w:type="paragraph" w:customStyle="1" w:styleId="9463E456F89A40E0BE2ACB7352D84729">
    <w:name w:val="9463E456F89A40E0BE2ACB7352D84729"/>
  </w:style>
  <w:style w:type="paragraph" w:customStyle="1" w:styleId="3B25E6C9FA5C4CC3BEBC8367E2DD8C28">
    <w:name w:val="3B25E6C9FA5C4CC3BEBC8367E2DD8C28"/>
  </w:style>
  <w:style w:type="paragraph" w:customStyle="1" w:styleId="DAB634FB766B4A57A19B06A0D63B9C73">
    <w:name w:val="DAB634FB766B4A57A19B06A0D63B9C73"/>
  </w:style>
  <w:style w:type="paragraph" w:customStyle="1" w:styleId="06AC170BCD6C4DA4A0EDBBEA8964AC18">
    <w:name w:val="06AC170BCD6C4DA4A0EDBBEA8964AC18"/>
  </w:style>
  <w:style w:type="paragraph" w:customStyle="1" w:styleId="26BB71268F4C48A882F895A53F5486F1">
    <w:name w:val="26BB71268F4C48A882F895A53F5486F1"/>
  </w:style>
  <w:style w:type="paragraph" w:customStyle="1" w:styleId="15196439A66941F1A100916E881FAD70">
    <w:name w:val="15196439A66941F1A100916E881FAD70"/>
  </w:style>
  <w:style w:type="paragraph" w:customStyle="1" w:styleId="6B29D1FD2DD24A238BBE42E614B6F0A2">
    <w:name w:val="6B29D1FD2DD24A238BBE42E614B6F0A2"/>
  </w:style>
  <w:style w:type="paragraph" w:customStyle="1" w:styleId="EBC4E38DE92F404B9237C103EBBDA6D4">
    <w:name w:val="EBC4E38DE92F404B9237C103EBBDA6D4"/>
  </w:style>
  <w:style w:type="paragraph" w:customStyle="1" w:styleId="E3CDC316E34B4C63B64F621CEAD4CB6E">
    <w:name w:val="E3CDC316E34B4C63B64F621CEAD4CB6E"/>
  </w:style>
  <w:style w:type="paragraph" w:customStyle="1" w:styleId="C1B23B7AA92748AE8C4F555BA920EE08">
    <w:name w:val="C1B23B7AA92748AE8C4F555BA920EE08"/>
  </w:style>
  <w:style w:type="paragraph" w:customStyle="1" w:styleId="87EE8FBFC5A54E5EBDFE735BC73B75C9">
    <w:name w:val="87EE8FBFC5A54E5EBDFE735BC73B75C9"/>
  </w:style>
  <w:style w:type="paragraph" w:customStyle="1" w:styleId="038C3220C9204FA5A64A362EA08C72CB">
    <w:name w:val="038C3220C9204FA5A64A362EA08C72CB"/>
  </w:style>
  <w:style w:type="paragraph" w:customStyle="1" w:styleId="2AFDBD89406B4196BE30C99DB3351AFC">
    <w:name w:val="2AFDBD89406B4196BE30C99DB3351AFC"/>
  </w:style>
  <w:style w:type="paragraph" w:customStyle="1" w:styleId="F6FFCADC0C674B8785E68A5455DA31F7">
    <w:name w:val="F6FFCADC0C674B8785E68A5455DA31F7"/>
  </w:style>
  <w:style w:type="paragraph" w:customStyle="1" w:styleId="0F53D997EB454983963D96F703212D30">
    <w:name w:val="0F53D997EB454983963D96F703212D30"/>
  </w:style>
  <w:style w:type="paragraph" w:customStyle="1" w:styleId="B6975F5F66AB4CC4B9C49F45308DDE7B">
    <w:name w:val="B6975F5F66AB4CC4B9C49F45308DDE7B"/>
  </w:style>
  <w:style w:type="paragraph" w:customStyle="1" w:styleId="1A82CA7988E74A9B970D64626F54BB26">
    <w:name w:val="1A82CA7988E74A9B970D64626F54BB26"/>
  </w:style>
  <w:style w:type="paragraph" w:customStyle="1" w:styleId="754BB421CC854252B612E357116402E0">
    <w:name w:val="754BB421CC854252B612E357116402E0"/>
  </w:style>
  <w:style w:type="paragraph" w:customStyle="1" w:styleId="D3DC01473EAB416CA4C78ACD4FC78A8A">
    <w:name w:val="D3DC01473EAB416CA4C78ACD4FC78A8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90</TotalTime>
  <Pages>6</Pages>
  <Words>1128</Words>
  <Characters>6433</Characters>
  <Application>Microsoft Office Word</Application>
  <DocSecurity>0</DocSecurity>
  <Lines>53</Lines>
  <Paragraphs>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ack Gold</dc:creator>
  <cp:keywords/>
  <dc:description/>
  <cp:lastModifiedBy>Firefly</cp:lastModifiedBy>
  <cp:revision>4</cp:revision>
  <dcterms:created xsi:type="dcterms:W3CDTF">2019-07-11T14:11:00Z</dcterms:created>
  <dcterms:modified xsi:type="dcterms:W3CDTF">2019-07-11T16: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9"&gt;&lt;session id="w61p9kBl"/&gt;&lt;style id="http://www.zotero.org/styles/apa" locale="en-US" hasBibliography="1" bibliographyStyleHasBeenSet="1"/&gt;&lt;prefs&gt;&lt;pref name="fieldType" value="Field"/&gt;&lt;/prefs&gt;&lt;/data&gt;</vt:lpwstr>
  </property>
</Properties>
</file>